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14:paraId="0B4D79DB" w14:textId="77777777" w:rsidR="00F9444C" w:rsidRDefault="00720BE8">
          <w:pPr>
            <w:pStyle w:val="NoSpacing"/>
          </w:pPr>
          <w:r>
            <w:t>Your Name</w:t>
          </w:r>
        </w:p>
      </w:sdtContent>
    </w:sdt>
    <w:p w14:paraId="36487025" w14:textId="77777777" w:rsidR="00E614DD" w:rsidRDefault="008C340B">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14030E04" w14:textId="77777777" w:rsidR="00E614DD" w:rsidRDefault="008C340B">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543D695F" w14:textId="77777777" w:rsidR="00E614DD" w:rsidRDefault="008C340B">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53004B03" w14:textId="05F58F7B" w:rsidR="000A4863" w:rsidRPr="000A4863" w:rsidRDefault="00432394" w:rsidP="000A4863">
      <w:pPr>
        <w:jc w:val="center"/>
      </w:pPr>
      <w:r>
        <w:t>Plagiarism and Academic d</w:t>
      </w:r>
      <w:r w:rsidR="00720BE8" w:rsidRPr="000A3A68">
        <w:t>ishonesty</w:t>
      </w:r>
    </w:p>
    <w:p w14:paraId="4D4A8256" w14:textId="77777777" w:rsidR="00BB492C" w:rsidRPr="00BB492C" w:rsidRDefault="00720BE8" w:rsidP="00BB492C">
      <w:pPr>
        <w:ind w:firstLine="0"/>
        <w:rPr>
          <w:rFonts w:cs="Times New Roman"/>
          <w:b/>
          <w:color w:val="000000"/>
        </w:rPr>
      </w:pPr>
      <w:r w:rsidRPr="00BB492C">
        <w:rPr>
          <w:rFonts w:cs="Times New Roman"/>
          <w:b/>
          <w:color w:val="000000"/>
        </w:rPr>
        <w:t>Part 1:</w:t>
      </w:r>
    </w:p>
    <w:p w14:paraId="3E770BB0" w14:textId="42B7175D" w:rsidR="00BB492C" w:rsidRDefault="00720BE8" w:rsidP="007D710F">
      <w:r w:rsidRPr="002F41B1">
        <w:rPr>
          <w:rFonts w:cs="Times New Roman"/>
          <w:color w:val="000000"/>
        </w:rPr>
        <w:t>Plagiarism</w:t>
      </w:r>
      <w:r>
        <w:rPr>
          <w:rFonts w:cs="Times New Roman"/>
          <w:color w:val="000000"/>
        </w:rPr>
        <w:t xml:space="preserve"> refers to the use of </w:t>
      </w:r>
      <w:r w:rsidR="00576B3B">
        <w:rPr>
          <w:rFonts w:cs="Times New Roman"/>
          <w:color w:val="000000"/>
        </w:rPr>
        <w:t>someone else</w:t>
      </w:r>
      <w:r w:rsidR="00576B3B" w:rsidRPr="00576B3B">
        <w:rPr>
          <w:rFonts w:cs="Times New Roman"/>
          <w:color w:val="000000"/>
        </w:rPr>
        <w:t xml:space="preserve"> </w:t>
      </w:r>
      <w:r w:rsidR="00576B3B" w:rsidRPr="002F41B1">
        <w:rPr>
          <w:rFonts w:cs="Times New Roman"/>
          <w:color w:val="000000"/>
        </w:rPr>
        <w:t>written</w:t>
      </w:r>
      <w:r>
        <w:rPr>
          <w:rFonts w:cs="Times New Roman"/>
          <w:color w:val="000000"/>
        </w:rPr>
        <w:t xml:space="preserve"> </w:t>
      </w:r>
      <w:r w:rsidRPr="002F41B1">
        <w:rPr>
          <w:rFonts w:cs="Times New Roman"/>
          <w:color w:val="000000"/>
        </w:rPr>
        <w:t xml:space="preserve">material </w:t>
      </w:r>
      <w:r>
        <w:rPr>
          <w:rFonts w:cs="Times New Roman"/>
          <w:color w:val="000000"/>
        </w:rPr>
        <w:t xml:space="preserve">without honoring </w:t>
      </w:r>
      <w:r w:rsidR="00576B3B">
        <w:rPr>
          <w:rFonts w:cs="Times New Roman"/>
          <w:color w:val="000000"/>
        </w:rPr>
        <w:t>him.</w:t>
      </w:r>
      <w:r>
        <w:rPr>
          <w:rFonts w:cs="Times New Roman"/>
          <w:color w:val="000000"/>
        </w:rPr>
        <w:t xml:space="preserve"> Students are often found to </w:t>
      </w:r>
      <w:r w:rsidR="00576B3B">
        <w:rPr>
          <w:rFonts w:cs="Times New Roman"/>
          <w:color w:val="000000"/>
        </w:rPr>
        <w:t>plagiarize content</w:t>
      </w:r>
      <w:r>
        <w:rPr>
          <w:rFonts w:cs="Times New Roman"/>
          <w:color w:val="000000"/>
        </w:rPr>
        <w:t xml:space="preserve"> in </w:t>
      </w:r>
      <w:r w:rsidRPr="008E24D3">
        <w:rPr>
          <w:rFonts w:cs="Times New Roman"/>
          <w:color w:val="000000"/>
        </w:rPr>
        <w:t>their tasks;</w:t>
      </w:r>
      <w:r w:rsidR="007810C4" w:rsidRPr="008E24D3">
        <w:rPr>
          <w:rFonts w:cs="Times New Roman"/>
          <w:color w:val="000000"/>
        </w:rPr>
        <w:t xml:space="preserve"> discussion posts, essays</w:t>
      </w:r>
      <w:r w:rsidR="007810C4">
        <w:rPr>
          <w:rFonts w:cs="Times New Roman"/>
          <w:color w:val="000000"/>
        </w:rPr>
        <w:t xml:space="preserve">. However, there are serious penalties of this offense such </w:t>
      </w:r>
      <w:r w:rsidR="007810C4" w:rsidRPr="005C5A06">
        <w:rPr>
          <w:rFonts w:cs="Times New Roman"/>
          <w:color w:val="000000" w:themeColor="text1"/>
        </w:rPr>
        <w:t>as referring them to the Office of Student Conduct.</w:t>
      </w:r>
      <w:r w:rsidR="00740425" w:rsidRPr="005C5A06">
        <w:rPr>
          <w:rFonts w:cs="Times New Roman"/>
          <w:color w:val="000000" w:themeColor="text1"/>
        </w:rPr>
        <w:t xml:space="preserve"> </w:t>
      </w:r>
      <w:r w:rsidR="005860A7" w:rsidRPr="005C5A06">
        <w:rPr>
          <w:rFonts w:cs="Times New Roman"/>
          <w:color w:val="000000" w:themeColor="text1"/>
        </w:rPr>
        <w:t>If someone is</w:t>
      </w:r>
      <w:r w:rsidR="007D710F" w:rsidRPr="005C5A06">
        <w:rPr>
          <w:rFonts w:cs="Times New Roman"/>
          <w:color w:val="000000" w:themeColor="text1"/>
        </w:rPr>
        <w:t xml:space="preserve"> using</w:t>
      </w:r>
      <w:r w:rsidR="005860A7" w:rsidRPr="005C5A06">
        <w:rPr>
          <w:rFonts w:cs="Times New Roman"/>
          <w:color w:val="000000" w:themeColor="text1"/>
        </w:rPr>
        <w:t xml:space="preserve"> th</w:t>
      </w:r>
      <w:r w:rsidR="00576B3B">
        <w:rPr>
          <w:rFonts w:cs="Times New Roman"/>
          <w:color w:val="000000" w:themeColor="text1"/>
        </w:rPr>
        <w:t>e following</w:t>
      </w:r>
      <w:r w:rsidR="005860A7" w:rsidRPr="005C5A06">
        <w:rPr>
          <w:rFonts w:cs="Times New Roman"/>
          <w:color w:val="000000" w:themeColor="text1"/>
        </w:rPr>
        <w:t xml:space="preserve"> passage without rephrasing or citing, then it is </w:t>
      </w:r>
      <w:r w:rsidR="00576B3B">
        <w:rPr>
          <w:rFonts w:cs="Times New Roman"/>
          <w:color w:val="000000" w:themeColor="text1"/>
        </w:rPr>
        <w:t xml:space="preserve">also </w:t>
      </w:r>
      <w:r w:rsidR="005860A7" w:rsidRPr="005C5A06">
        <w:rPr>
          <w:rFonts w:cs="Times New Roman"/>
          <w:color w:val="000000" w:themeColor="text1"/>
        </w:rPr>
        <w:t>plagiarism. “</w:t>
      </w:r>
      <w:r w:rsidR="005860A7" w:rsidRPr="005C5A06">
        <w:rPr>
          <w:color w:val="000000" w:themeColor="text1"/>
        </w:rPr>
        <w:t>Further, faculty members rarely discuss academic integrity expectations or policies with their students. When cheating does occur, faculty members often ignore it or do not penalize students”</w:t>
      </w:r>
      <w:r w:rsidR="003B4C78" w:rsidRPr="005C5A06">
        <w:rPr>
          <w:color w:val="000000" w:themeColor="text1"/>
        </w:rPr>
        <w:t xml:space="preserve"> </w:t>
      </w:r>
      <w:r w:rsidR="003B4C78" w:rsidRPr="005C5A06">
        <w:rPr>
          <w:color w:val="000000" w:themeColor="text1"/>
        </w:rPr>
        <w:fldChar w:fldCharType="begin"/>
      </w:r>
      <w:r w:rsidR="003B4C78" w:rsidRPr="005C5A06">
        <w:rPr>
          <w:color w:val="000000" w:themeColor="text1"/>
        </w:rPr>
        <w:instrText xml:space="preserve"> ADDIN ZOTERO_ITEM CSL_CITATION {"citationID":"06Jp5dnw","properties":{"formattedCitation":"(Tatum and Schwartz)","plainCitation":"(Tatum and Schwartz)","noteIndex":0},"citationItems":[{"id":2753,"uris":["http://zotero.org/users/local/KZl8ZL3A/items/TX2YM6GQ"],"uri":["http://zotero.org/users/local/KZl8ZL3A/items/TX2YM6GQ"],"itemData":{"id":2753,"type":"article-journal","title":"Honor codes: evidence based strategies for improving academic integrity","container-title":"Theory into Practice","page":"129-135","volume":"56","issue":"2","author":[{"family":"Tatum","given":"Holly"},{"family":"Schwartz","given":"Beth M."}],"issued":{"date-parts":[["2017"]]}}}],"schema":"https://github.com/citation-style-language/schema/raw/master/csl-citation.json"} </w:instrText>
      </w:r>
      <w:r w:rsidR="003B4C78" w:rsidRPr="005C5A06">
        <w:rPr>
          <w:color w:val="000000" w:themeColor="text1"/>
        </w:rPr>
        <w:fldChar w:fldCharType="separate"/>
      </w:r>
      <w:r w:rsidR="003B4C78" w:rsidRPr="005C5A06">
        <w:rPr>
          <w:rFonts w:ascii="Times New Roman" w:hAnsi="Times New Roman" w:cs="Times New Roman"/>
          <w:color w:val="000000" w:themeColor="text1"/>
        </w:rPr>
        <w:t>(Tatum and Schwartz)</w:t>
      </w:r>
      <w:r w:rsidR="003B4C78" w:rsidRPr="005C5A06">
        <w:rPr>
          <w:color w:val="000000" w:themeColor="text1"/>
        </w:rPr>
        <w:fldChar w:fldCharType="end"/>
      </w:r>
      <w:r w:rsidR="005860A7" w:rsidRPr="005C5A06">
        <w:rPr>
          <w:color w:val="000000" w:themeColor="text1"/>
        </w:rPr>
        <w:t>.</w:t>
      </w:r>
      <w:r w:rsidR="003B4C78" w:rsidRPr="005C5A06">
        <w:rPr>
          <w:color w:val="000000" w:themeColor="text1"/>
        </w:rPr>
        <w:t xml:space="preserve"> For this passage, the source must be cited. </w:t>
      </w:r>
      <w:r w:rsidR="00740425" w:rsidRPr="005C5A06">
        <w:rPr>
          <w:rFonts w:cs="Times New Roman"/>
          <w:color w:val="000000" w:themeColor="text1"/>
        </w:rPr>
        <w:t xml:space="preserve">Moreover, if someone is using other work and not properly citing it, then it is also committing </w:t>
      </w:r>
      <w:r w:rsidR="00C14B43" w:rsidRPr="005C5A06">
        <w:rPr>
          <w:rFonts w:cs="Times New Roman"/>
          <w:color w:val="000000" w:themeColor="text1"/>
        </w:rPr>
        <w:t>plagiarism. To</w:t>
      </w:r>
      <w:r w:rsidR="008E24D3" w:rsidRPr="005C5A06">
        <w:rPr>
          <w:rFonts w:cs="Times New Roman"/>
          <w:color w:val="000000" w:themeColor="text1"/>
        </w:rPr>
        <w:t xml:space="preserve"> avoid </w:t>
      </w:r>
      <w:r w:rsidR="00430EC3">
        <w:rPr>
          <w:rFonts w:cs="Times New Roman"/>
          <w:color w:val="000000"/>
        </w:rPr>
        <w:t xml:space="preserve">this student must make themselves </w:t>
      </w:r>
      <w:r w:rsidR="008E24D3">
        <w:rPr>
          <w:rFonts w:cs="Times New Roman"/>
          <w:color w:val="000000"/>
        </w:rPr>
        <w:t>familiar with</w:t>
      </w:r>
      <w:r w:rsidR="00175185">
        <w:rPr>
          <w:rFonts w:cs="Times New Roman"/>
          <w:color w:val="000000"/>
        </w:rPr>
        <w:t xml:space="preserve"> different </w:t>
      </w:r>
      <w:r w:rsidR="00740425" w:rsidRPr="002F41B1">
        <w:rPr>
          <w:rFonts w:cs="Times New Roman"/>
          <w:color w:val="000000"/>
        </w:rPr>
        <w:t>conventions of citation</w:t>
      </w:r>
      <w:r w:rsidR="007D710F">
        <w:rPr>
          <w:rFonts w:cs="Times New Roman"/>
          <w:color w:val="000000"/>
        </w:rPr>
        <w:t xml:space="preserve"> and </w:t>
      </w:r>
      <w:r w:rsidR="00430EC3">
        <w:rPr>
          <w:rFonts w:cs="Times New Roman"/>
          <w:color w:val="000000"/>
        </w:rPr>
        <w:t xml:space="preserve">use them to </w:t>
      </w:r>
      <w:r w:rsidR="007D710F">
        <w:rPr>
          <w:rFonts w:cs="Times New Roman"/>
          <w:color w:val="000000"/>
        </w:rPr>
        <w:t>cite sources appropriately.</w:t>
      </w:r>
      <w:r w:rsidR="005860A7">
        <w:rPr>
          <w:rFonts w:cs="Times New Roman"/>
          <w:color w:val="000000"/>
        </w:rPr>
        <w:t xml:space="preserve"> </w:t>
      </w:r>
      <w:r w:rsidR="008E24D3">
        <w:rPr>
          <w:rFonts w:cs="Times New Roman"/>
          <w:color w:val="000000"/>
        </w:rPr>
        <w:t xml:space="preserve">Besides, with </w:t>
      </w:r>
      <w:r w:rsidR="00702063">
        <w:rPr>
          <w:rFonts w:cs="Times New Roman"/>
          <w:color w:val="000000"/>
        </w:rPr>
        <w:t>plagiarism</w:t>
      </w:r>
      <w:r w:rsidR="008E24D3">
        <w:rPr>
          <w:rFonts w:cs="Times New Roman"/>
          <w:color w:val="000000"/>
        </w:rPr>
        <w:t xml:space="preserve">, academic </w:t>
      </w:r>
      <w:r w:rsidR="00702063" w:rsidRPr="005F5D5E">
        <w:t>dishonesty is equally discouraged in education. Students are not allowed to pay or exchange any gift for complet</w:t>
      </w:r>
      <w:r w:rsidR="00F06744" w:rsidRPr="005F5D5E">
        <w:t xml:space="preserve">ing their </w:t>
      </w:r>
      <w:r w:rsidR="00702063" w:rsidRPr="005F5D5E">
        <w:t>assignments</w:t>
      </w:r>
      <w:r w:rsidR="00F06744" w:rsidRPr="005F5D5E">
        <w:t>.</w:t>
      </w:r>
      <w:r w:rsidR="00BE31D6" w:rsidRPr="005F5D5E">
        <w:t xml:space="preserve"> </w:t>
      </w:r>
      <w:r w:rsidR="007D710F" w:rsidRPr="005F5D5E">
        <w:t xml:space="preserve">It is an unacceptable mode of conduct and never tolerated in any form. </w:t>
      </w:r>
      <w:r w:rsidR="00BE31D6" w:rsidRPr="005F5D5E">
        <w:t>As a punishment of academic dishonesty students is often disciplined;</w:t>
      </w:r>
      <w:r w:rsidR="005F5D5E" w:rsidRPr="005F5D5E">
        <w:t xml:space="preserve"> </w:t>
      </w:r>
      <w:r w:rsidR="00702063" w:rsidRPr="005F5D5E">
        <w:t>suspen</w:t>
      </w:r>
      <w:r w:rsidR="005F5D5E" w:rsidRPr="005F5D5E">
        <w:t>ded or expelled.</w:t>
      </w:r>
      <w:r w:rsidR="007D710F">
        <w:t xml:space="preserve"> To avoid all these adverse situations, they must refr</w:t>
      </w:r>
      <w:bookmarkStart w:id="0" w:name="_GoBack"/>
      <w:bookmarkEnd w:id="0"/>
      <w:r w:rsidR="007D710F">
        <w:t>ain from such activities and always do their work</w:t>
      </w:r>
      <w:r>
        <w:t xml:space="preserve"> academic</w:t>
      </w:r>
      <w:r w:rsidR="007D710F">
        <w:t xml:space="preserve"> honest</w:t>
      </w:r>
      <w:r>
        <w:t>y.</w:t>
      </w:r>
    </w:p>
    <w:p w14:paraId="78082EBC" w14:textId="77777777" w:rsidR="00BB492C" w:rsidRDefault="00720BE8" w:rsidP="00BB492C">
      <w:pPr>
        <w:ind w:firstLine="0"/>
        <w:rPr>
          <w:rFonts w:cs="Times New Roman"/>
          <w:b/>
          <w:color w:val="000000"/>
        </w:rPr>
      </w:pPr>
      <w:r w:rsidRPr="00BB492C">
        <w:rPr>
          <w:rFonts w:cs="Times New Roman"/>
          <w:b/>
          <w:color w:val="000000"/>
        </w:rPr>
        <w:t xml:space="preserve">Part </w:t>
      </w:r>
      <w:r>
        <w:rPr>
          <w:rFonts w:cs="Times New Roman"/>
          <w:b/>
          <w:color w:val="000000"/>
        </w:rPr>
        <w:t>2</w:t>
      </w:r>
      <w:r w:rsidRPr="00BB492C">
        <w:rPr>
          <w:rFonts w:cs="Times New Roman"/>
          <w:b/>
          <w:color w:val="000000"/>
        </w:rPr>
        <w:t>:</w:t>
      </w:r>
    </w:p>
    <w:p w14:paraId="6CF5CD4B" w14:textId="77777777" w:rsidR="00BB492C" w:rsidRDefault="00720BE8" w:rsidP="00BB492C">
      <w:pPr>
        <w:ind w:firstLine="0"/>
        <w:rPr>
          <w:rFonts w:cs="Times New Roman"/>
          <w:i/>
          <w:color w:val="000000"/>
        </w:rPr>
      </w:pPr>
      <w:r w:rsidRPr="00BB492C">
        <w:rPr>
          <w:rFonts w:cs="Times New Roman"/>
          <w:i/>
          <w:color w:val="000000"/>
        </w:rPr>
        <w:t>Post 1:</w:t>
      </w:r>
    </w:p>
    <w:p w14:paraId="2CD19EC6" w14:textId="6E5160BB" w:rsidR="00BB492C" w:rsidRDefault="00720BE8" w:rsidP="00F32E29">
      <w:r w:rsidRPr="001679A1">
        <w:lastRenderedPageBreak/>
        <w:t xml:space="preserve">I agree that plagiarism is not about using written material only but also spoken, or visual material of another person if used </w:t>
      </w:r>
      <w:r>
        <w:t>constitute plagiarism</w:t>
      </w:r>
      <w:r w:rsidRPr="001679A1">
        <w:t>.</w:t>
      </w:r>
      <w:r w:rsidR="00DF7A15">
        <w:t xml:space="preserve"> Many </w:t>
      </w:r>
      <w:r w:rsidR="008B0894">
        <w:t>times,</w:t>
      </w:r>
      <w:r w:rsidR="00DF7A15">
        <w:t xml:space="preserve"> people are not familiar with this and use the same content without honoring the author.</w:t>
      </w:r>
      <w:r w:rsidR="007A66E0">
        <w:t xml:space="preserve"> </w:t>
      </w:r>
      <w:r w:rsidR="00F33FC1">
        <w:t>Sometimes, students</w:t>
      </w:r>
      <w:r w:rsidR="00F32E29">
        <w:t xml:space="preserve"> are also in a hurry and they just use the plagiarized content. </w:t>
      </w:r>
      <w:r w:rsidR="007A66E0">
        <w:t>Thus, all educational institutions must provide st</w:t>
      </w:r>
      <w:r w:rsidR="006B4FB5">
        <w:t xml:space="preserve">udents </w:t>
      </w:r>
      <w:r w:rsidR="007A66E0">
        <w:t xml:space="preserve">proper </w:t>
      </w:r>
      <w:r w:rsidR="006B4FB5">
        <w:t>knowledge</w:t>
      </w:r>
      <w:r w:rsidR="007A66E0">
        <w:t xml:space="preserve"> about </w:t>
      </w:r>
      <w:r w:rsidR="006B4FB5">
        <w:t>plagiarism</w:t>
      </w:r>
      <w:r w:rsidR="007A66E0">
        <w:t xml:space="preserve"> so students </w:t>
      </w:r>
      <w:r w:rsidR="006B4FB5">
        <w:t>can</w:t>
      </w:r>
      <w:r w:rsidR="007A66E0">
        <w:t xml:space="preserve"> avoid them.</w:t>
      </w:r>
      <w:r w:rsidR="006B4FB5">
        <w:t xml:space="preserve"> They should use the content and properly cite it. With</w:t>
      </w:r>
      <w:r w:rsidR="007A66E0">
        <w:t xml:space="preserve"> this, they must </w:t>
      </w:r>
      <w:r w:rsidR="006B4FB5">
        <w:t>also</w:t>
      </w:r>
      <w:r w:rsidR="007A66E0">
        <w:t xml:space="preserve"> have information about the </w:t>
      </w:r>
      <w:r w:rsidR="006B4FB5">
        <w:t>penalties</w:t>
      </w:r>
      <w:r w:rsidR="007A66E0">
        <w:t xml:space="preserve"> </w:t>
      </w:r>
      <w:r w:rsidR="006B4FB5">
        <w:t>of</w:t>
      </w:r>
      <w:r w:rsidR="007A66E0">
        <w:t xml:space="preserve"> </w:t>
      </w:r>
      <w:r w:rsidR="006B4FB5">
        <w:t>academic</w:t>
      </w:r>
      <w:r w:rsidR="007A66E0">
        <w:t xml:space="preserve"> dishonesty</w:t>
      </w:r>
      <w:r w:rsidR="00427A2C">
        <w:t xml:space="preserve"> so they must not commit this. </w:t>
      </w:r>
    </w:p>
    <w:p w14:paraId="00C4D465" w14:textId="77777777" w:rsidR="00F32E29" w:rsidRDefault="00720BE8" w:rsidP="00F32E29">
      <w:pPr>
        <w:ind w:firstLine="0"/>
        <w:rPr>
          <w:rFonts w:cs="Times New Roman"/>
          <w:i/>
          <w:color w:val="000000"/>
        </w:rPr>
      </w:pPr>
      <w:r w:rsidRPr="00BB492C">
        <w:rPr>
          <w:rFonts w:cs="Times New Roman"/>
          <w:i/>
          <w:color w:val="000000"/>
        </w:rPr>
        <w:t>Post 1:</w:t>
      </w:r>
    </w:p>
    <w:p w14:paraId="1A14DE97" w14:textId="77777777" w:rsidR="001C4CED" w:rsidRPr="008B0894" w:rsidRDefault="00720BE8" w:rsidP="001C4CED">
      <w:pPr>
        <w:pStyle w:val="NormalWeb"/>
        <w:shd w:val="clear" w:color="auto" w:fill="FFFFFF"/>
        <w:spacing w:before="180"/>
        <w:rPr>
          <w:rFonts w:asciiTheme="majorBidi" w:eastAsia="Times New Roman" w:hAnsiTheme="majorBidi" w:cstheme="majorBidi"/>
        </w:rPr>
      </w:pPr>
      <w:r>
        <w:rPr>
          <w:rFonts w:asciiTheme="majorBidi" w:hAnsiTheme="majorBidi" w:cstheme="majorBidi"/>
          <w:color w:val="2D3B45"/>
          <w:sz w:val="32"/>
          <w:szCs w:val="32"/>
        </w:rPr>
        <w:tab/>
      </w:r>
      <w:r w:rsidRPr="008B0894">
        <w:rPr>
          <w:rFonts w:asciiTheme="majorBidi" w:eastAsia="Times New Roman" w:hAnsiTheme="majorBidi" w:cstheme="majorBidi"/>
        </w:rPr>
        <w:t>Plagiarism is rightly not limited to the use of content just copy-pasting it but it also extends to the use of someone else's pictures without properly citing the source. Students must have enough time to complete their tasks so that they may not run short of time and go for plagiarized content at the end.</w:t>
      </w:r>
      <w:r w:rsidR="00901B93" w:rsidRPr="008B0894">
        <w:rPr>
          <w:rFonts w:asciiTheme="majorBidi" w:eastAsia="Times New Roman" w:hAnsiTheme="majorBidi" w:cstheme="majorBidi"/>
        </w:rPr>
        <w:t xml:space="preserve"> They must plan every assignment</w:t>
      </w:r>
      <w:r w:rsidR="00427A2C" w:rsidRPr="008B0894">
        <w:rPr>
          <w:rFonts w:asciiTheme="majorBidi" w:eastAsia="Times New Roman" w:hAnsiTheme="majorBidi" w:cstheme="majorBidi"/>
        </w:rPr>
        <w:t>, gather the relevant content and use</w:t>
      </w:r>
      <w:r w:rsidR="00901B93" w:rsidRPr="008B0894">
        <w:rPr>
          <w:rFonts w:asciiTheme="majorBidi" w:eastAsia="Times New Roman" w:hAnsiTheme="majorBidi" w:cstheme="majorBidi"/>
        </w:rPr>
        <w:t xml:space="preserve"> the content by acknowledging the author. This will also </w:t>
      </w:r>
      <w:r w:rsidR="00BB2EF2" w:rsidRPr="008B0894">
        <w:rPr>
          <w:rFonts w:asciiTheme="majorBidi" w:eastAsia="Times New Roman" w:hAnsiTheme="majorBidi" w:cstheme="majorBidi"/>
        </w:rPr>
        <w:t>enhance their</w:t>
      </w:r>
      <w:r w:rsidR="00901B93" w:rsidRPr="008B0894">
        <w:rPr>
          <w:rFonts w:asciiTheme="majorBidi" w:eastAsia="Times New Roman" w:hAnsiTheme="majorBidi" w:cstheme="majorBidi"/>
        </w:rPr>
        <w:t xml:space="preserve"> information about the topic and polish </w:t>
      </w:r>
      <w:r w:rsidR="00BB2EF2" w:rsidRPr="008B0894">
        <w:rPr>
          <w:rFonts w:asciiTheme="majorBidi" w:eastAsia="Times New Roman" w:hAnsiTheme="majorBidi" w:cstheme="majorBidi"/>
        </w:rPr>
        <w:t>their</w:t>
      </w:r>
      <w:r w:rsidR="00901B93" w:rsidRPr="008B0894">
        <w:rPr>
          <w:rFonts w:asciiTheme="majorBidi" w:eastAsia="Times New Roman" w:hAnsiTheme="majorBidi" w:cstheme="majorBidi"/>
        </w:rPr>
        <w:t xml:space="preserve"> </w:t>
      </w:r>
      <w:r w:rsidR="00BB2EF2" w:rsidRPr="008B0894">
        <w:rPr>
          <w:rFonts w:asciiTheme="majorBidi" w:eastAsia="Times New Roman" w:hAnsiTheme="majorBidi" w:cstheme="majorBidi"/>
        </w:rPr>
        <w:t>research</w:t>
      </w:r>
      <w:r w:rsidR="00901B93" w:rsidRPr="008B0894">
        <w:rPr>
          <w:rFonts w:asciiTheme="majorBidi" w:eastAsia="Times New Roman" w:hAnsiTheme="majorBidi" w:cstheme="majorBidi"/>
        </w:rPr>
        <w:t xml:space="preserve"> skills.</w:t>
      </w:r>
      <w:r w:rsidR="00BB2EF2" w:rsidRPr="008B0894">
        <w:rPr>
          <w:rFonts w:asciiTheme="majorBidi" w:eastAsia="Times New Roman" w:hAnsiTheme="majorBidi" w:cstheme="majorBidi"/>
        </w:rPr>
        <w:t xml:space="preserve"> This will also enable them to not become part of academic dishonesty</w:t>
      </w:r>
      <w:r w:rsidR="00427A2C" w:rsidRPr="008B0894">
        <w:rPr>
          <w:rFonts w:asciiTheme="majorBidi" w:eastAsia="Times New Roman" w:hAnsiTheme="majorBidi" w:cstheme="majorBidi"/>
        </w:rPr>
        <w:t xml:space="preserve"> and work hard. </w:t>
      </w:r>
    </w:p>
    <w:p w14:paraId="2DAC0DAA" w14:textId="77777777" w:rsidR="00BB2EF2" w:rsidRDefault="00BB2EF2" w:rsidP="001C4CED">
      <w:pPr>
        <w:pStyle w:val="NormalWeb"/>
        <w:shd w:val="clear" w:color="auto" w:fill="FFFFFF"/>
        <w:spacing w:before="180"/>
        <w:rPr>
          <w:rFonts w:asciiTheme="majorBidi" w:eastAsia="Times New Roman" w:hAnsiTheme="majorBidi" w:cstheme="majorBidi"/>
          <w:color w:val="2D3B45"/>
        </w:rPr>
      </w:pPr>
    </w:p>
    <w:p w14:paraId="3C950AB0" w14:textId="77777777" w:rsidR="00901B93" w:rsidRDefault="00901B93" w:rsidP="001C4CED">
      <w:pPr>
        <w:pStyle w:val="NormalWeb"/>
        <w:shd w:val="clear" w:color="auto" w:fill="FFFFFF"/>
        <w:spacing w:before="180"/>
        <w:rPr>
          <w:rFonts w:asciiTheme="majorBidi" w:eastAsia="Times New Roman" w:hAnsiTheme="majorBidi" w:cstheme="majorBidi"/>
          <w:color w:val="2D3B45"/>
        </w:rPr>
      </w:pPr>
    </w:p>
    <w:p w14:paraId="3CC7CE8D" w14:textId="77777777" w:rsidR="00901B93" w:rsidRDefault="00901B93" w:rsidP="001C4CED">
      <w:pPr>
        <w:pStyle w:val="NormalWeb"/>
        <w:shd w:val="clear" w:color="auto" w:fill="FFFFFF"/>
        <w:spacing w:before="180"/>
        <w:rPr>
          <w:rFonts w:asciiTheme="majorBidi" w:eastAsia="Times New Roman" w:hAnsiTheme="majorBidi" w:cstheme="majorBidi"/>
          <w:color w:val="2D3B45"/>
        </w:rPr>
      </w:pPr>
    </w:p>
    <w:p w14:paraId="584BD9D4" w14:textId="77777777" w:rsidR="00DF7A15" w:rsidRDefault="00DF7A15" w:rsidP="006B4FB5">
      <w:pPr>
        <w:ind w:firstLine="0"/>
      </w:pPr>
    </w:p>
    <w:p w14:paraId="70F0755A" w14:textId="77777777" w:rsidR="00E614DD" w:rsidRDefault="008C340B" w:rsidP="000A3A68">
      <w:pPr>
        <w:pStyle w:val="SectionTitle"/>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53D2E7A5" w14:textId="77777777" w:rsidR="003B4C78" w:rsidRPr="003B4C78" w:rsidRDefault="00720BE8" w:rsidP="003B4C7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B4C78">
        <w:rPr>
          <w:rFonts w:ascii="Times New Roman" w:hAnsi="Times New Roman" w:cs="Times New Roman"/>
        </w:rPr>
        <w:t xml:space="preserve">Tatum, Holly, and Beth M. Schwartz. "Honor Codes: Evidence-Based Strategies for Improving Academic Integrity." </w:t>
      </w:r>
      <w:r w:rsidRPr="003B4C78">
        <w:rPr>
          <w:rFonts w:ascii="Times New Roman" w:hAnsi="Times New Roman" w:cs="Times New Roman"/>
          <w:i/>
          <w:iCs/>
        </w:rPr>
        <w:t>Theory into Practice</w:t>
      </w:r>
      <w:r w:rsidRPr="003B4C78">
        <w:rPr>
          <w:rFonts w:ascii="Times New Roman" w:hAnsi="Times New Roman" w:cs="Times New Roman"/>
        </w:rPr>
        <w:t>, vol. 56, no. 2, 2017, pp. 129–35.</w:t>
      </w:r>
    </w:p>
    <w:p w14:paraId="5D0D78C9" w14:textId="77777777" w:rsidR="00E614DD" w:rsidRDefault="00720BE8">
      <w:pPr>
        <w:pStyle w:val="Bibliography"/>
      </w:pPr>
      <w:r>
        <w:fldChar w:fldCharType="end"/>
      </w:r>
    </w:p>
    <w:sectPr w:rsidR="00E614DD">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CD5A47" w14:textId="77777777" w:rsidR="008C340B" w:rsidRDefault="008C340B">
      <w:pPr>
        <w:spacing w:line="240" w:lineRule="auto"/>
      </w:pPr>
      <w:r>
        <w:separator/>
      </w:r>
    </w:p>
  </w:endnote>
  <w:endnote w:type="continuationSeparator" w:id="0">
    <w:p w14:paraId="0EE8A926" w14:textId="77777777" w:rsidR="008C340B" w:rsidRDefault="008C34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75F901" w14:textId="77777777" w:rsidR="008C340B" w:rsidRDefault="008C340B">
      <w:pPr>
        <w:spacing w:line="240" w:lineRule="auto"/>
      </w:pPr>
      <w:r>
        <w:separator/>
      </w:r>
    </w:p>
  </w:footnote>
  <w:footnote w:type="continuationSeparator" w:id="0">
    <w:p w14:paraId="68853A96" w14:textId="77777777" w:rsidR="008C340B" w:rsidRDefault="008C340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CC236" w14:textId="77777777" w:rsidR="00E614DD" w:rsidRDefault="008C340B">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32394">
      <w:rPr>
        <w:noProof/>
      </w:rPr>
      <w:t>3</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0A8F9" w14:textId="77777777" w:rsidR="00E614DD" w:rsidRDefault="008C340B">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32394">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4BAED88"/>
    <w:multiLevelType w:val="hybridMultilevel"/>
    <w:tmpl w:val="31276F0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5">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1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05326C2E"/>
    <w:multiLevelType w:val="hybridMultilevel"/>
    <w:tmpl w:val="AA1825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29E3C4C"/>
    <w:multiLevelType w:val="hybridMultilevel"/>
    <w:tmpl w:val="6256DC96"/>
    <w:lvl w:ilvl="0" w:tplc="096A94D6">
      <w:start w:val="1"/>
      <w:numFmt w:val="lowerLetter"/>
      <w:pStyle w:val="TableNote"/>
      <w:suff w:val="space"/>
      <w:lvlText w:val="%1."/>
      <w:lvlJc w:val="left"/>
      <w:pPr>
        <w:ind w:left="0" w:firstLine="720"/>
      </w:pPr>
      <w:rPr>
        <w:rFonts w:hint="default"/>
      </w:rPr>
    </w:lvl>
    <w:lvl w:ilvl="1" w:tplc="83D286D4" w:tentative="1">
      <w:start w:val="1"/>
      <w:numFmt w:val="lowerLetter"/>
      <w:lvlText w:val="%2."/>
      <w:lvlJc w:val="left"/>
      <w:pPr>
        <w:ind w:left="2160" w:hanging="360"/>
      </w:pPr>
    </w:lvl>
    <w:lvl w:ilvl="2" w:tplc="DB6A0AEC" w:tentative="1">
      <w:start w:val="1"/>
      <w:numFmt w:val="lowerRoman"/>
      <w:lvlText w:val="%3."/>
      <w:lvlJc w:val="right"/>
      <w:pPr>
        <w:ind w:left="2880" w:hanging="180"/>
      </w:pPr>
    </w:lvl>
    <w:lvl w:ilvl="3" w:tplc="72E40EFE" w:tentative="1">
      <w:start w:val="1"/>
      <w:numFmt w:val="decimal"/>
      <w:lvlText w:val="%4."/>
      <w:lvlJc w:val="left"/>
      <w:pPr>
        <w:ind w:left="3600" w:hanging="360"/>
      </w:pPr>
    </w:lvl>
    <w:lvl w:ilvl="4" w:tplc="7D3CCD06" w:tentative="1">
      <w:start w:val="1"/>
      <w:numFmt w:val="lowerLetter"/>
      <w:lvlText w:val="%5."/>
      <w:lvlJc w:val="left"/>
      <w:pPr>
        <w:ind w:left="4320" w:hanging="360"/>
      </w:pPr>
    </w:lvl>
    <w:lvl w:ilvl="5" w:tplc="1B10ABE8" w:tentative="1">
      <w:start w:val="1"/>
      <w:numFmt w:val="lowerRoman"/>
      <w:lvlText w:val="%6."/>
      <w:lvlJc w:val="right"/>
      <w:pPr>
        <w:ind w:left="5040" w:hanging="180"/>
      </w:pPr>
    </w:lvl>
    <w:lvl w:ilvl="6" w:tplc="4F9EE05A" w:tentative="1">
      <w:start w:val="1"/>
      <w:numFmt w:val="decimal"/>
      <w:lvlText w:val="%7."/>
      <w:lvlJc w:val="left"/>
      <w:pPr>
        <w:ind w:left="5760" w:hanging="360"/>
      </w:pPr>
    </w:lvl>
    <w:lvl w:ilvl="7" w:tplc="79BE0ACA" w:tentative="1">
      <w:start w:val="1"/>
      <w:numFmt w:val="lowerLetter"/>
      <w:lvlText w:val="%8."/>
      <w:lvlJc w:val="left"/>
      <w:pPr>
        <w:ind w:left="6480" w:hanging="360"/>
      </w:pPr>
    </w:lvl>
    <w:lvl w:ilvl="8" w:tplc="5FB6645E" w:tentative="1">
      <w:start w:val="1"/>
      <w:numFmt w:val="lowerRoman"/>
      <w:lvlText w:val="%9."/>
      <w:lvlJc w:val="right"/>
      <w:pPr>
        <w:ind w:left="7200" w:hanging="180"/>
      </w:pPr>
    </w:lvl>
  </w:abstractNum>
  <w:abstractNum w:abstractNumId="15">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5B042526"/>
    <w:multiLevelType w:val="hybridMultilevel"/>
    <w:tmpl w:val="667C894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5B1B5787"/>
    <w:multiLevelType w:val="multilevel"/>
    <w:tmpl w:val="4572ABF8"/>
    <w:numStyleLink w:val="MLAOutline"/>
  </w:abstractNum>
  <w:abstractNum w:abstractNumId="22">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4"/>
  </w:num>
  <w:num w:numId="12">
    <w:abstractNumId w:val="19"/>
  </w:num>
  <w:num w:numId="13">
    <w:abstractNumId w:val="21"/>
  </w:num>
  <w:num w:numId="14">
    <w:abstractNumId w:val="16"/>
  </w:num>
  <w:num w:numId="15">
    <w:abstractNumId w:val="23"/>
  </w:num>
  <w:num w:numId="16">
    <w:abstractNumId w:val="18"/>
  </w:num>
  <w:num w:numId="17">
    <w:abstractNumId w:val="13"/>
  </w:num>
  <w:num w:numId="18">
    <w:abstractNumId w:val="11"/>
  </w:num>
  <w:num w:numId="19">
    <w:abstractNumId w:val="17"/>
  </w:num>
  <w:num w:numId="20">
    <w:abstractNumId w:val="24"/>
  </w:num>
  <w:num w:numId="21">
    <w:abstractNumId w:val="15"/>
  </w:num>
  <w:num w:numId="22">
    <w:abstractNumId w:val="22"/>
  </w:num>
  <w:num w:numId="23">
    <w:abstractNumId w:val="0"/>
  </w:num>
  <w:num w:numId="24">
    <w:abstractNumId w:val="20"/>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IyMjQ0MDY1MjU2NDdX0lEKTi0uzszPAykwqQUAKQFSVSwAAAA="/>
  </w:docVars>
  <w:rsids>
    <w:rsidRoot w:val="00F83220"/>
    <w:rsid w:val="000166A4"/>
    <w:rsid w:val="00040CBB"/>
    <w:rsid w:val="000A3A68"/>
    <w:rsid w:val="000A4863"/>
    <w:rsid w:val="000B78C8"/>
    <w:rsid w:val="001463B2"/>
    <w:rsid w:val="001679A1"/>
    <w:rsid w:val="00175185"/>
    <w:rsid w:val="001C4CED"/>
    <w:rsid w:val="001F62C0"/>
    <w:rsid w:val="00245E02"/>
    <w:rsid w:val="002F41B1"/>
    <w:rsid w:val="00353B66"/>
    <w:rsid w:val="003B4C78"/>
    <w:rsid w:val="00427A2C"/>
    <w:rsid w:val="00430EC3"/>
    <w:rsid w:val="00432394"/>
    <w:rsid w:val="00456604"/>
    <w:rsid w:val="004A2675"/>
    <w:rsid w:val="004F7139"/>
    <w:rsid w:val="0057093C"/>
    <w:rsid w:val="00576B3B"/>
    <w:rsid w:val="005860A7"/>
    <w:rsid w:val="005C5A06"/>
    <w:rsid w:val="005F5D5E"/>
    <w:rsid w:val="00691EC1"/>
    <w:rsid w:val="006B4FB5"/>
    <w:rsid w:val="006E4BF1"/>
    <w:rsid w:val="00702063"/>
    <w:rsid w:val="00720BE8"/>
    <w:rsid w:val="00740425"/>
    <w:rsid w:val="007810C4"/>
    <w:rsid w:val="007A66E0"/>
    <w:rsid w:val="007C53FB"/>
    <w:rsid w:val="007D710F"/>
    <w:rsid w:val="0081084D"/>
    <w:rsid w:val="008B0894"/>
    <w:rsid w:val="008B7D18"/>
    <w:rsid w:val="008C340B"/>
    <w:rsid w:val="008C73E5"/>
    <w:rsid w:val="008E24D3"/>
    <w:rsid w:val="008E600D"/>
    <w:rsid w:val="008F1F97"/>
    <w:rsid w:val="008F4052"/>
    <w:rsid w:val="00901B93"/>
    <w:rsid w:val="00913990"/>
    <w:rsid w:val="009D4EB3"/>
    <w:rsid w:val="00B13D1B"/>
    <w:rsid w:val="00B76FC5"/>
    <w:rsid w:val="00B818DF"/>
    <w:rsid w:val="00BA1EB5"/>
    <w:rsid w:val="00BB12E3"/>
    <w:rsid w:val="00BB2EF2"/>
    <w:rsid w:val="00BB492C"/>
    <w:rsid w:val="00BD4C57"/>
    <w:rsid w:val="00BE31D6"/>
    <w:rsid w:val="00C14B43"/>
    <w:rsid w:val="00D52117"/>
    <w:rsid w:val="00D76E46"/>
    <w:rsid w:val="00DB0D39"/>
    <w:rsid w:val="00DF7A15"/>
    <w:rsid w:val="00E14005"/>
    <w:rsid w:val="00E614DD"/>
    <w:rsid w:val="00E627B4"/>
    <w:rsid w:val="00F06744"/>
    <w:rsid w:val="00F32AD9"/>
    <w:rsid w:val="00F32E29"/>
    <w:rsid w:val="00F33FC1"/>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F1B0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customStyle="1" w:styleId="Default">
    <w:name w:val="Default"/>
    <w:rsid w:val="00F32AD9"/>
    <w:pPr>
      <w:autoSpaceDE w:val="0"/>
      <w:autoSpaceDN w:val="0"/>
      <w:adjustRightInd w:val="0"/>
      <w:spacing w:line="240" w:lineRule="auto"/>
      <w:ind w:firstLine="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A05A2E">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A05A2E">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A05A2E">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A05A2E">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A05A2E">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A05A2E">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5DB2"/>
    <w:rsid w:val="003610D6"/>
    <w:rsid w:val="00884601"/>
    <w:rsid w:val="00A05A2E"/>
    <w:rsid w:val="00AD3A4F"/>
    <w:rsid w:val="00D86E2E"/>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51</Words>
  <Characters>3144</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06T07:20:00Z</dcterms:created>
  <dcterms:modified xsi:type="dcterms:W3CDTF">2019-09-0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RufZNV6"/&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